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056A" w:rsidRPr="00F81661" w:rsidRDefault="0047056A" w:rsidP="0047056A">
      <w:pPr>
        <w:spacing w:line="480" w:lineRule="auto"/>
        <w:jc w:val="both"/>
        <w:rPr>
          <w:rFonts w:ascii="Times New Roman" w:hAnsi="Times New Roman" w:cs="Times New Roman"/>
          <w:color w:val="auto"/>
          <w:szCs w:val="16"/>
          <w:lang w:val="en-US"/>
        </w:rPr>
      </w:pPr>
      <w:r>
        <w:rPr>
          <w:rFonts w:ascii="Times New Roman" w:hAnsi="Times New Roman" w:cs="Times New Roman"/>
          <w:b/>
          <w:color w:val="auto"/>
          <w:szCs w:val="16"/>
          <w:lang w:val="en-US"/>
        </w:rPr>
        <w:t>Appendix:</w:t>
      </w:r>
      <w:r w:rsidRPr="00F81661">
        <w:rPr>
          <w:rFonts w:ascii="Times New Roman" w:hAnsi="Times New Roman" w:cs="Times New Roman"/>
          <w:color w:val="auto"/>
          <w:szCs w:val="16"/>
          <w:lang w:val="en-US"/>
        </w:rPr>
        <w:t xml:space="preserve"> </w:t>
      </w:r>
      <w:bookmarkStart w:id="0" w:name="_GoBack"/>
      <w:r w:rsidRPr="0047056A">
        <w:rPr>
          <w:rFonts w:ascii="Times New Roman" w:hAnsi="Times New Roman" w:cs="Times New Roman"/>
          <w:b/>
          <w:color w:val="auto"/>
          <w:szCs w:val="16"/>
          <w:lang w:val="en-US"/>
        </w:rPr>
        <w:t xml:space="preserve">Summary of studies examining </w:t>
      </w:r>
      <w:r w:rsidRPr="0047056A">
        <w:rPr>
          <w:rFonts w:ascii="Times New Roman" w:hAnsi="Times New Roman" w:cs="Times New Roman"/>
          <w:b/>
          <w:color w:val="auto"/>
          <w:lang w:val="en-US"/>
        </w:rPr>
        <w:t>risk factors for stress among police officers</w:t>
      </w:r>
      <w:r w:rsidRPr="0047056A">
        <w:rPr>
          <w:rFonts w:ascii="Times New Roman" w:hAnsi="Times New Roman" w:cs="Times New Roman"/>
          <w:b/>
          <w:color w:val="auto"/>
          <w:szCs w:val="16"/>
          <w:lang w:val="en-US"/>
        </w:rPr>
        <w:t>.</w:t>
      </w:r>
      <w:bookmarkEnd w:id="0"/>
    </w:p>
    <w:tbl>
      <w:tblPr>
        <w:tblStyle w:val="TableGrid"/>
        <w:tblW w:w="16168" w:type="dxa"/>
        <w:tblInd w:w="-95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1"/>
        <w:gridCol w:w="1263"/>
        <w:gridCol w:w="1322"/>
        <w:gridCol w:w="1189"/>
        <w:gridCol w:w="2025"/>
        <w:gridCol w:w="2394"/>
        <w:gridCol w:w="2202"/>
        <w:gridCol w:w="1458"/>
        <w:gridCol w:w="3154"/>
      </w:tblGrid>
      <w:tr w:rsidR="0047056A" w:rsidRPr="00F81661" w:rsidTr="00496B68"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Reference</w:t>
            </w: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vertAlign w:val="superscript"/>
                <w:lang w:val="en-US"/>
              </w:rPr>
              <w:t>a</w:t>
            </w:r>
            <w:proofErr w:type="spellEnd"/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 xml:space="preserve">Country </w:t>
            </w: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Study design</w:t>
            </w:r>
          </w:p>
        </w:tc>
        <w:tc>
          <w:tcPr>
            <w:tcW w:w="11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Year of data collection</w:t>
            </w:r>
          </w:p>
        </w:tc>
        <w:tc>
          <w:tcPr>
            <w:tcW w:w="20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Number of police officers (percentage of males, mean age)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 xml:space="preserve">Risk </w:t>
            </w:r>
            <w:proofErr w:type="spellStart"/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factors</w:t>
            </w: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 xml:space="preserve"> (questionnaire)</w:t>
            </w:r>
          </w:p>
        </w:tc>
        <w:tc>
          <w:tcPr>
            <w:tcW w:w="22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Outcome (questionnaire)</w:t>
            </w: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vertAlign w:val="superscript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 xml:space="preserve">Level of </w:t>
            </w:r>
            <w:proofErr w:type="spellStart"/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analysis</w:t>
            </w: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</w:tc>
        <w:tc>
          <w:tcPr>
            <w:tcW w:w="31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b/>
                <w:color w:val="auto"/>
                <w:sz w:val="20"/>
                <w:szCs w:val="20"/>
                <w:lang w:val="en-US"/>
              </w:rPr>
              <w:t>Main results</w:t>
            </w:r>
          </w:p>
        </w:tc>
      </w:tr>
      <w:tr w:rsidR="0047056A" w:rsidRPr="00F81661" w:rsidTr="00496B68">
        <w:tc>
          <w:tcPr>
            <w:tcW w:w="1161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Tsai et al. (2018)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995</w:t>
            </w:r>
          </w:p>
        </w:tc>
        <w:tc>
          <w:tcPr>
            <w:tcW w:w="2025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594 (86.7%, 36.1 years)</w:t>
            </w:r>
          </w:p>
        </w:tc>
        <w:tc>
          <w:tcPr>
            <w:tcW w:w="2394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</w:t>
            </w:r>
          </w:p>
        </w:tc>
        <w:tc>
          <w:tcPr>
            <w:tcW w:w="2202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a latent construct consisting of overall stress, job stress and burnout)</w:t>
            </w: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(Structural equation modeling)</w:t>
            </w:r>
          </w:p>
        </w:tc>
        <w:tc>
          <w:tcPr>
            <w:tcW w:w="3154" w:type="dxa"/>
            <w:tcBorders>
              <w:top w:val="single" w:sz="4" w:space="0" w:color="auto"/>
            </w:tcBorders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Higher police rank (coefficient b=0.14, p&lt;.05) and negative working environment (coefficient b=0.74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Duxbury &amp;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Halinski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(2017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Canada 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1-2012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469 (79.6%, 40.9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characteristic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Life stress (10 items measure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Cohen&lt;/Author&gt;&lt;Year&gt;1983&lt;/Year&gt;&lt;RecNum&gt;20680&lt;/RecNum&gt;&lt;DisplayText&gt;(102)&lt;/DisplayText&gt;&lt;record&gt;&lt;rec-number&gt;20680&lt;/rec-number&gt;&lt;foreign-keys&gt;&lt;key app="EN" db-id="0pa2epvsae2xfjewferpa9plwpswrxf9tdsr" timestamp="1533514320"&gt;20680&lt;/key&gt;&lt;/foreign-keys&gt;&lt;ref-type name="Journal Article"&gt;17&lt;/ref-type&gt;&lt;contributors&gt;&lt;authors&gt;&lt;author&gt;Cohen, S.&lt;/author&gt;&lt;author&gt;Kamarck, T.&lt;/author&gt;&lt;author&gt;Mermelstein, R.&lt;/author&gt;&lt;/authors&gt;&lt;/contributors&gt;&lt;titles&gt;&lt;title&gt;A global measure of perceived stress&lt;/title&gt;&lt;secondary-title&gt;J Health Soc Behav&lt;/secondary-title&gt;&lt;alt-title&gt;Journal of health and social behavior&lt;/alt-title&gt;&lt;/titles&gt;&lt;alt-periodical&gt;&lt;full-title&gt;Journal of Health and Social Behavior&lt;/full-title&gt;&lt;/alt-periodical&gt;&lt;pages&gt;385-96&lt;/pages&gt;&lt;volume&gt;24&lt;/volume&gt;&lt;number&gt;4&lt;/number&gt;&lt;keywords&gt;&lt;keyword&gt;Adult&lt;/keyword&gt;&lt;keyword&gt;Affective Symptoms/psychology&lt;/keyword&gt;&lt;keyword&gt;Female&lt;/keyword&gt;&lt;keyword&gt;Humans&lt;/keyword&gt;&lt;keyword&gt;Life Change Events&lt;/keyword&gt;&lt;keyword&gt;Male&lt;/keyword&gt;&lt;keyword&gt;Psychometrics&lt;/keyword&gt;&lt;keyword&gt;Stress, Psychological/*diagnosis&lt;/keyword&gt;&lt;keyword&gt;Students/psychology&lt;/keyword&gt;&lt;keyword&gt;Tobacco Use Disorder/psychology&lt;/keyword&gt;&lt;/keywords&gt;&lt;dates&gt;&lt;year&gt;1983&lt;/year&gt;&lt;pub-dates&gt;&lt;date&gt;Dec&lt;/date&gt;&lt;/pub-dates&gt;&lt;/dates&gt;&lt;isbn&gt;0022-1465 (Print)&amp;#xD;0022-1465 (Linking)&lt;/isbn&gt;&lt;accession-num&gt;6668417&lt;/accession-num&gt;&lt;urls&gt;&lt;related-urls&gt;&lt;url&gt;http://www.ncbi.nlm.nih.gov/pubmed/6668417&lt;/url&gt;&lt;/related-urls&gt;&lt;/urls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2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(</w:t>
            </w:r>
            <w:r w:rsidRPr="00F81661">
              <w:rPr>
                <w:rFonts w:ascii="AdvOT46dcae81" w:hAnsi="AdvOT46dcae81"/>
                <w:color w:val="auto"/>
                <w:sz w:val="20"/>
                <w:szCs w:val="20"/>
              </w:rPr>
              <w:t>Structural</w:t>
            </w:r>
            <w:r w:rsidRPr="00F81661">
              <w:rPr>
                <w:rFonts w:ascii="AdvOT46dcae81" w:hAnsi="AdvOT46dcae81"/>
                <w:color w:val="auto"/>
                <w:sz w:val="20"/>
                <w:szCs w:val="20"/>
                <w:lang w:val="en-US"/>
              </w:rPr>
              <w:t xml:space="preserve"> e</w:t>
            </w:r>
            <w:r w:rsidRPr="00F81661">
              <w:rPr>
                <w:rFonts w:ascii="AdvOT46dcae81" w:hAnsi="AdvOT46dcae81"/>
                <w:color w:val="auto"/>
                <w:sz w:val="20"/>
                <w:szCs w:val="20"/>
              </w:rPr>
              <w:t>quation</w:t>
            </w:r>
            <w:r w:rsidRPr="00F81661">
              <w:rPr>
                <w:rFonts w:ascii="AdvOT46dcae81" w:hAnsi="AdvOT46dcae81"/>
                <w:color w:val="auto"/>
                <w:sz w:val="20"/>
                <w:szCs w:val="20"/>
                <w:lang w:val="en-US"/>
              </w:rPr>
              <w:t xml:space="preserve"> modeling)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Work-role overload was associated with stress (coefficient b = 0.316, p&lt;.001 for males and coefficient b = 0.225, p&lt;.001 for females) 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West et al. (2017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04-2009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422 (74%, 43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On-duty injury (payroll work history data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Perceived Stress Scale, PS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creased on-duty injury count was associated with stress (p=.025)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Griffin &amp; Sun (2017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1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38 (87%, NM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Demographic characteristics; job characteristics; lifestyle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Life stress (</w:t>
            </w:r>
            <w:r w:rsidRPr="00F81661">
              <w:rPr>
                <w:rFonts w:ascii="HlnpvbAdvTT3713a231" w:hAnsi="HlnpvbAdvTT3713a231"/>
                <w:color w:val="auto"/>
                <w:sz w:val="20"/>
                <w:szCs w:val="20"/>
                <w:lang w:val="en-US"/>
              </w:rPr>
              <w:t>Perceived Stress Scale</w:t>
            </w:r>
            <w:r w:rsidRPr="00F81661">
              <w:rPr>
                <w:rFonts w:asciiTheme="minorHAnsi" w:hAnsiTheme="minorHAnsi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HlnpvbAdvTT3713a231" w:hAnsi="HlnpvbAdvTT3713a231"/>
                <w:color w:val="auto"/>
                <w:sz w:val="20"/>
                <w:szCs w:val="20"/>
                <w:lang w:val="en-US"/>
              </w:rPr>
              <w:t>PS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Patrol assignment (coefficient b = -0.17, p&lt;.05), work-family conflict (coefficient b=0.32, p&lt;.001) and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decreased resiliency (coefficient b = -0.26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Lambert et al. (2017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di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6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827 (88%, 36.5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Work-family conflict (18 items measure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Carlson&lt;/Author&gt;&lt;Year&gt;2000&lt;/Year&gt;&lt;RecNum&gt;20761&lt;/RecNum&gt;&lt;DisplayText&gt;(103)&lt;/DisplayText&gt;&lt;record&gt;&lt;rec-number&gt;20761&lt;/rec-number&gt;&lt;foreign-keys&gt;&lt;key app="EN" db-id="0pa2epvsae2xfjewferpa9plwpswrxf9tdsr" timestamp="1533514594"&gt;20761&lt;/key&gt;&lt;/foreign-keys&gt;&lt;ref-type name="Journal Article"&gt;17&lt;/ref-type&gt;&lt;contributors&gt;&lt;authors&gt;&lt;author&gt;Carlson, D, &lt;/author&gt;&lt;author&gt;Kacmar K,&lt;/author&gt;&lt;author&gt;Williams L&lt;/author&gt;&lt;/authors&gt;&lt;/contributors&gt;&lt;titles&gt;&lt;title&gt;Construction and initial validation of a multidimensional measure of work-family conﬂict&lt;/title&gt;&lt;secondary-title&gt;Journal of Vocational Behavior&lt;/secondary-title&gt;&lt;/titles&gt;&lt;periodical&gt;&lt;full-title&gt;Journal of Vocational Behavior&lt;/full-title&gt;&lt;/periodical&gt;&lt;pages&gt;249-276&lt;/pages&gt;&lt;volume&gt;56&lt;/volume&gt;&lt;number&gt;2&lt;/number&gt;&lt;dates&gt;&lt;year&gt;2000&lt;/year&gt;&lt;/dates&gt;&lt;urls&gt;&lt;/urls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3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Job stress (6 items measure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Crank&lt;/Author&gt;&lt;Year&gt;1995&lt;/Year&gt;&lt;RecNum&gt;19031&lt;/RecNum&gt;&lt;DisplayText&gt;(104)&lt;/DisplayText&gt;&lt;record&gt;&lt;rec-number&gt;19031&lt;/rec-number&gt;&lt;foreign-keys&gt;&lt;key app="EN" db-id="0pa2epvsae2xfjewferpa9plwpswrxf9tdsr" timestamp="1533037067"&gt;19031&lt;/key&gt;&lt;/foreign-keys&gt;&lt;ref-type name="Journal Article"&gt;17&lt;/ref-type&gt;&lt;contributors&gt;&lt;authors&gt;&lt;author&gt;Crank, J. P.&lt;/author&gt;&lt;author&gt;Regoli, R.&lt;/author&gt;&lt;author&gt;Hewitt, J. D.&lt;/author&gt;&lt;author&gt;Culbertson, R. G.&lt;/author&gt;&lt;/authors&gt;&lt;/contributors&gt;&lt;titles&gt;&lt;title&gt;Institutional and organizational antecedents of role stress, work alienation, and anomie among police executives&lt;/title&gt;&lt;secondary-title&gt;Criminal Justice and Behavior&lt;/secondary-title&gt;&lt;/titles&gt;&lt;periodical&gt;&lt;full-title&gt;Criminal Justice and Behavior&lt;/full-title&gt;&lt;/periodical&gt;&lt;pages&gt;152-171&lt;/pages&gt;&lt;volume&gt;22&lt;/volume&gt;&lt;number&gt;2&lt;/number&gt;&lt;dates&gt;&lt;year&gt;1995&lt;/year&gt;&lt;/dates&gt;&lt;work-type&gt;Article&lt;/work-type&gt;&lt;urls&gt;&lt;related-urls&gt;&lt;url&gt;https://www.scopus.com/inward/record.uri?eid=2-s2.0-84965624420&amp;amp;doi=10.1177%2f0093854895022002004&amp;amp;partnerID=40&amp;amp;md5=fa794eedea1a717341d84125bc467ca4&lt;/url&gt;&lt;/related-urls&gt;&lt;/urls&gt;&lt;electronic-resource-num&gt;10.1177/0093854895022002004&lt;/electronic-resource-num&gt;&lt;remote-database-name&gt;Scopus&lt;/remote-database-name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4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Work-family conflict (coefficient b=0.25, p&lt;.001 for strain-based scale; coefficient b=0.07, p&lt;.05 for behavior-based scale; coefficient b=0.17, p&lt;.01 for family-based scale) was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elson et al. (2016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amaic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16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34 (63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2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years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</w:p>
          <w:p w:rsidR="0047056A" w:rsidRPr="00F81661" w:rsidRDefault="0047056A" w:rsidP="00496B68">
            <w:pPr>
              <w:spacing w:line="480" w:lineRule="auto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coping strategies (NA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items from the Well-being Process Questionnaire, WPQ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egative work environment (coefficient b=0.23, p&lt;.001) and coping strategy focus on emotion (coefficient b=0.43, p&lt;.001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uceño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-Moreno et al. (2016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Spain 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16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565 (87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4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9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7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DECORE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Univariate 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Lower police rank was associated with stress (p&lt;.01) 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aran et al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(2015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Italy 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5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617 (58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, NM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Demographic characteristics; job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characteristics; coping strategies (Brief Cope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Job stress (Operational Police Stress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Questionnaire, PSQ-Op; Organizational Police Stress Questionnaire, PSQ-Org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Multivariate linear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Self-distraction (p&lt;.01), denial (p&lt;.05), self-blame (p&lt;.01), lack of 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humour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(p&lt;.01) and lack of planning (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Seok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 (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5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outh Kore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13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53 (100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, NM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life style 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Psychosocial Well-being Index Short form, PWI-SF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Smoking, decreased physical exercise and chronic disease were associated with stress (p&lt;.05 in all cases) 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u et al. (2015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hin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4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226 (84.6%, NM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atisfaction (Minnesota Satisfaction Questionnaire, MSQ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iegrist’s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effort-reward-imbalance, ERI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Decreased job satisfaction was associated with stress (Pearson's correlation coefficient = -.2, p&lt;.01) 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a et al. (2015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04-2009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65 (72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6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41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hift work (database of payroll records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pielberger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Police Stress Survey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hift work was associated with stress (p&lt;.05)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asilamani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 (2013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Malaysia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1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579 (87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4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5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2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Depression, Anxiety and Stress Scale, DAS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ogistic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Higher police rank (OR=10.68; 95% CI=3.51 to 32.53) and self-estimation that salary is inappropriate regarding duties (OR=2.73; 95% CI=1.43 to 5.22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Kaur et al. (2013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India 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13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50 (90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42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coping strategies (Coping Checklist-1 (CCL-1);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personality traits (Eysenck’s Personality Questionnaire, EPQ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General Health Questionnaire, GHQ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Neuroticism (p&lt;.001), 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psychotism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(p&lt;.001), extroversion (p=.023), negative distraction (p&lt;.001) and denial/blame (p&lt;.001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Garbarino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et al. (2013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taly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9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89 (99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5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4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Personality traits (Big Five Questionnaire, BFQ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Demand/Control/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uppοrt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, DCS; Effort/Reward Imbalance, ERI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euroticism (coefficient b = 0.12, p&lt;.05) and high agreeableness (coefficient b = -0.16, p&lt;.001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elokar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 (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11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di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9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02 (95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36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The Professional Life Stress test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creased working hours was associated with stress (p&lt;.001) and married experienced more stress (p&lt;.001)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Gerber et al. (2010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witzerland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08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460 (74.8%, 40.7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Shift work 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and job stress (Trier Inventory for the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br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Assessment of Chronic Stress, TIC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Multivariate analysis of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covarianc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Shift work was associated with stress (p&lt;.001)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Ž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kauskas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 (2009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thuani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-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3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14 (66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9%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M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Operational and organizational job 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a yes/no question about stres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Violence against colleagues (p&lt;.05), hoax calls (p&lt;.001), crowd control (p&lt;.001), dealing with rape victims (p&lt;.05), using force (p&lt;.001), negative public opinion (p&lt;.05), shift work (p&lt;.01) and high work demands (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Gershon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(200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9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999-2000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072 (85.7%, 36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characteristics; coping strategies (Coping Scale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br/>
              <w:t>and Police Coping Scale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Police Stress Scale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ogistic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Negative coping strategy (OR =2.70, 95% CI=2.03 to 3.60), avoidance coping strategy (OR=2.68, 95% CI=1.94 to 3.70), critical incidents exposure (OR=1.62, 95% CI=1.21 to 2.15), poor cooperation (OR=1.47, 95% CI=1.11 to 1.97), workplace discrimination (OR=1.64, 95%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CI=1.21 to 2.21), lack of organizational fairness (OR=1.92, 95% CI=1.42 to 2.59) and job dissatisfaction (OR=1.93, 95% CI=1.44 to 2.60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Berg et al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(2005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orway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0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272 (82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, NM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coping strategies (Coping Strategies Scale of the Pressure Management Indicator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The Job Stress Survey, JSS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creased age (p&lt;.05), higher police rank (p&lt;.05), male gender (p&lt;.05), police officers who worked in districts with &gt;50,000 inhabitants (p&lt;.05), neuroticism (p&lt;.05), lack of control (p&lt;.01) and reality weakness (p&lt;.01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ollins &amp; Gibbs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(2003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ted Kingdom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3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873 (80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, NM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  <w:p w:rsidR="0047056A" w:rsidRPr="00F81661" w:rsidRDefault="0047056A" w:rsidP="00496B68">
            <w:pPr>
              <w:spacing w:line="480" w:lineRule="auto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Operational and organizational job 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General Health Questionnaire, GHQ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ogistic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Demands of work impinging on home (p&lt;.00001), lack of support from senior officers (p=.00006), dealing with someone who is drunk (p=.0009), subject to a complaints investigator (p=.003), being at risk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of hepatitis or AIDS (p=.005), not enough control over work (p=.005) and urgent requests preventing planned work (p=.02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Deschamps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et al. (2003) 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France</w:t>
            </w:r>
          </w:p>
          <w:p w:rsidR="0047056A" w:rsidRPr="00F81661" w:rsidRDefault="0047056A" w:rsidP="00496B68">
            <w:pPr>
              <w:tabs>
                <w:tab w:val="left" w:pos="676"/>
              </w:tabs>
              <w:spacing w:line="480" w:lineRule="auto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ab/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999-2000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617 (84%, 39.9 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lifestyle 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and job stress (visual analogue scale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ogistic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Increased years of experience (OR =5.72, 95% CI=2.52 to 12.98, p&lt;.0001), lack of hobbies (OR=1.93, 95% CI=1.31 to 2.85, p=.001) and lack of sports (OR=1.53, 95% CI=1.04 to 2.26,  p=.03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Gershon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(2002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002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05 (98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53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5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Job characteristics; coping strategies [questionnaire adapted from scales developed by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CZWVocjwvQXV0aG9yPjxZZWFyPjE5OTU8L1llYXI+PFJl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</w:fldData>
              </w:fldChar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>
                <w:fldData xml:space="preserve">PEVuZE5vdGU+PENpdGU+PEF1dGhvcj5CZWVocjwvQXV0aG9yPjxZZWFyPjE5OTU8L1llYXI+PFJl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</w:fldData>
              </w:fldChar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.DATA 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5, 106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] 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11 items adapted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br/>
              <w:t>from the National Institutes for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br/>
              <w:t>Occupational Safety and Health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br/>
              <w:t xml:space="preserve">work stress scale) 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ogistic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xposure to critical incidents (OR=3.71, 95% CI=1.26 to 10.9) and maladaptive coping behaviors (OR=5.35, 95% CI=1.75 to 16.3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He et al. (2002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999-2000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100 (85.7%, NM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style factors; coping strategies (e.g. talk to family/friends about the problem, planning, stay away from everyone, smash or break things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</w:t>
            </w:r>
            <w:r w:rsidRPr="00F81661">
              <w:rPr>
                <w:rFonts w:ascii="HlnpvbAdvTT3713a231" w:hAnsi="HlnpvbAdvTT3713a231"/>
                <w:color w:val="auto"/>
                <w:sz w:val="20"/>
                <w:szCs w:val="20"/>
                <w:lang w:val="en-US"/>
              </w:rPr>
              <w:t>a modified version of the Brief Symptom Inventory, BSI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Negative work environment (coefficient b=0.157, p&lt;.05 for males), work-family conflict (coefficient b=0.227, p&lt;.05 for males and coefficient b=0.174, p&lt;.05 for females) and negative coping strategies (coefficient b=0.238, p&lt;.05 for males and coefficient b=0.345, p&lt;.05 for females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Zhao et al. (2002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996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345 (100%, NM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characteristic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</w:t>
            </w:r>
            <w:r w:rsidRPr="00F81661">
              <w:rPr>
                <w:rFonts w:ascii="HlnpvbAdvTT3713a231" w:hAnsi="HlnpvbAdvTT3713a231"/>
                <w:color w:val="auto"/>
                <w:sz w:val="20"/>
                <w:szCs w:val="20"/>
                <w:lang w:val="en-US"/>
              </w:rPr>
              <w:t>Brief Symptom Inventory, BSI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Bureaucracy (coefficient b=0.15, p&lt;.05) and decreased feedback (coefficient b = -0.20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Patterson (2001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001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33 (89%, 37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Coping strategies (Ways of Coping Questionnaire, WAYS); life stressors (13 items measure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Patterson&lt;/Author&gt;&lt;Year&gt;2002&lt;/Year&gt;&lt;RecNum&gt;17624&lt;/RecNum&gt;&lt;DisplayText&gt;(107)&lt;/DisplayText&gt;&lt;record&gt;&lt;rec-number&gt;17624&lt;/rec-number&gt;&lt;foreign-keys&gt;&lt;key app="EN" db-id="0pa2epvsae2xfjewferpa9plwpswrxf9tdsr" timestamp="1533037020"&gt;17624&lt;/key&gt;&lt;/foreign-keys&gt;&lt;ref-type name="Journal Article"&gt;17&lt;/ref-type&gt;&lt;contributors&gt;&lt;authors&gt;&lt;author&gt;G Patterson&lt;/author&gt;&lt;/authors&gt;&lt;/contributors&gt;&lt;titles&gt;&lt;title&gt;Development of a law enforcement stress and coping questionnaire&lt;/title&gt;&lt;secondary-title&gt;Psychological Reports&lt;/secondary-title&gt;&lt;/titles&gt;&lt;periodical&gt;&lt;full-title&gt;Psychol Rep&lt;/full-title&gt;&lt;abbr-1&gt;Psychological reports&lt;/abbr-1&gt;&lt;/periodical&gt;&lt;pages&gt;789-799&lt;/pages&gt;&lt;volume&gt;90&lt;/volume&gt;&lt;number&gt;3 PART 1&lt;/number&gt;&lt;dates&gt;&lt;year&gt;2002&lt;/year&gt;&lt;/dates&gt;&lt;work-type&gt;Article&lt;/work-type&gt;&lt;urls&gt;&lt;related-urls&gt;&lt;url&gt;https://www.scopus.com/inward/record.uri?eid=2-s2.0-0036594486&amp;amp;partnerID=40&amp;amp;md5=cb59d33017023e8234c7e644c7debcd5&lt;/url&gt;&lt;/related-urls&gt;&lt;/urls&gt;&lt;remote-database-name&gt;Scopus&lt;/remote-database-name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7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Life stress (15 items measure)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Patterson&lt;/Author&gt;&lt;Year&gt;2002&lt;/Year&gt;&lt;RecNum&gt;17624&lt;/RecNum&gt;&lt;DisplayText&gt;(107)&lt;/DisplayText&gt;&lt;record&gt;&lt;rec-number&gt;17624&lt;/rec-number&gt;&lt;foreign-keys&gt;&lt;key app="EN" db-id="0pa2epvsae2xfjewferpa9plwpswrxf9tdsr" timestamp="1533037020"&gt;17624&lt;/key&gt;&lt;/foreign-keys&gt;&lt;ref-type name="Journal Article"&gt;17&lt;/ref-type&gt;&lt;contributors&gt;&lt;authors&gt;&lt;author&gt;G Patterson&lt;/author&gt;&lt;/authors&gt;&lt;/contributors&gt;&lt;titles&gt;&lt;title&gt;Development of a law enforcement stress and coping questionnaire&lt;/title&gt;&lt;secondary-title&gt;Psychological Reports&lt;/secondary-title&gt;&lt;/titles&gt;&lt;periodical&gt;&lt;full-title&gt;Psychol Rep&lt;/full-title&gt;&lt;abbr-1&gt;Psychological reports&lt;/abbr-1&gt;&lt;/periodical&gt;&lt;pages&gt;789-799&lt;/pages&gt;&lt;volume&gt;90&lt;/volume&gt;&lt;number&gt;3 PART 1&lt;/number&gt;&lt;dates&gt;&lt;year&gt;2002&lt;/year&gt;&lt;/dates&gt;&lt;work-type&gt;Article&lt;/work-type&gt;&lt;urls&gt;&lt;related-urls&gt;&lt;url&gt;https://www.scopus.com/inward/record.uri?eid=2-s2.0-0036594486&amp;amp;partnerID=40&amp;amp;md5=cb59d33017023e8234c7e644c7debcd5&lt;/url&gt;&lt;/related-urls&gt;&lt;/urls&gt;&lt;remote-database-name&gt;Scopus&lt;/remote-database-name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7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ors (coefficient b=0.51, p&lt;.001) and negative (emotion-focused) coping strategies (coefficient b=0.18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Brown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t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al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. (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996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ted Kingdom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992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810 (97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47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1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atisfaction (22 items, e.g. being valued, salary); coping strategies (28 items, e.g. planning, dealing with problems immediately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Job stress (Occupational Stress Indicator, OSI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xternal locus of control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(Pearson's correlation coefficient = .21, p&lt;.001) and lack of positive coping strategies (Pearson's correlation coefficient = .1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Violanti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(1992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992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80 (90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23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1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oping strategies (Ways of Coping Check List, WCCL); life stressors (Social Readjustment Scale)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Center for Epidemiological Studies Depression Scale, CES-D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ultivariate linear regression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Escape/avoidance (coefficient b=0.33, p&lt;.05) and self-control coping coefficient b=0.32, p&lt;.05) were associated with stress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Brown &amp; Campbell (1990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United Kingdom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1989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954 (80%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,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>36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.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</w:rPr>
              <w:t xml:space="preserve">4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years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Demographic characteristics; job characteristics; lifestyle factors</w:t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ife stress (General Health Questionnaire, GHQ)</w:t>
            </w:r>
          </w:p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Lower police rank was associated with stress (p&lt;.001)</w:t>
            </w:r>
          </w:p>
        </w:tc>
      </w:tr>
      <w:tr w:rsidR="0047056A" w:rsidRPr="00F81661" w:rsidTr="00496B68">
        <w:tc>
          <w:tcPr>
            <w:tcW w:w="1161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White et al. (1985)</w:t>
            </w:r>
          </w:p>
        </w:tc>
        <w:tc>
          <w:tcPr>
            <w:tcW w:w="1263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SA</w:t>
            </w:r>
          </w:p>
        </w:tc>
        <w:tc>
          <w:tcPr>
            <w:tcW w:w="132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1189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1980</w:t>
            </w:r>
          </w:p>
        </w:tc>
        <w:tc>
          <w:tcPr>
            <w:tcW w:w="2025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232 (93.5%, 35.8 years)</w:t>
            </w:r>
          </w:p>
        </w:tc>
        <w:tc>
          <w:tcPr>
            <w:tcW w:w="239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Demographic characteristics; job characteristics; burnout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(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Maslach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Burnout Inventory, MBI); coping strategies measurement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begin"/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instrText xml:space="preserve"> ADDIN EN.CITE &lt;EndNote&gt;&lt;Cite&gt;&lt;Author&gt;Maslach&lt;/Author&gt;&lt;Year&gt;1977&lt;/Year&gt;&lt;RecNum&gt;20784&lt;/RecNum&gt;&lt;DisplayText&gt;(108)&lt;/DisplayText&gt;&lt;record&gt;&lt;rec-number&gt;20784&lt;/rec-number&gt;&lt;foreign-keys&gt;&lt;key app="EN" db-id="0pa2epvsae2xfjewferpa9plwpswrxf9tdsr" timestamp="1533515441"&gt;20784&lt;/key&gt;&lt;/foreign-keys&gt;&lt;ref-type name="Thesis"&gt;32&lt;/ref-type&gt;&lt;contributors&gt;&lt;authors&gt;&lt;author&gt;C Maslach&lt;/author&gt;&lt;/authors&gt;&lt;/contributors&gt;&lt;titles&gt;&lt;title&gt;Stress and coping&lt;/title&gt;&lt;/titles&gt;&lt;dates&gt;&lt;year&gt;1977&lt;/year&gt;&lt;/dates&gt;&lt;pub-location&gt;Berkeley&lt;/pub-location&gt;&lt;publisher&gt;University of California&lt;/publisher&gt;&lt;urls&gt;&lt;/urls&gt;&lt;/record&gt;&lt;/Cite&gt;&lt;/EndNote&gt;</w:instrTex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separate"/>
            </w:r>
            <w:r w:rsidRPr="00F81661">
              <w:rPr>
                <w:rFonts w:ascii="Times New Roman" w:hAnsi="Times New Roman" w:cs="Times New Roman"/>
                <w:noProof/>
                <w:color w:val="auto"/>
                <w:sz w:val="20"/>
                <w:szCs w:val="20"/>
                <w:lang w:val="en-US"/>
              </w:rPr>
              <w:t>(108)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202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 xml:space="preserve">Job stress (modified </w:t>
            </w:r>
            <w:proofErr w:type="spellStart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Spielberger</w:t>
            </w:r>
            <w:proofErr w:type="spellEnd"/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 Police Stress Survey)</w:t>
            </w:r>
          </w:p>
        </w:tc>
        <w:tc>
          <w:tcPr>
            <w:tcW w:w="1458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>Univariate</w:t>
            </w:r>
          </w:p>
        </w:tc>
        <w:tc>
          <w:tcPr>
            <w:tcW w:w="3154" w:type="dxa"/>
          </w:tcPr>
          <w:p w:rsidR="0047056A" w:rsidRPr="00F81661" w:rsidRDefault="0047056A" w:rsidP="00496B68">
            <w:pPr>
              <w:spacing w:line="480" w:lineRule="auto"/>
              <w:jc w:val="center"/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</w:pP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t xml:space="preserve">Decreased years of experience (p&lt;.01), burnout (p&lt;.05), decreased physical activity (p&lt;.05), decreased </w:t>
            </w:r>
            <w:r w:rsidRPr="00F81661">
              <w:rPr>
                <w:rFonts w:ascii="Times New Roman" w:hAnsi="Times New Roman" w:cs="Times New Roman"/>
                <w:color w:val="auto"/>
                <w:sz w:val="20"/>
                <w:szCs w:val="20"/>
                <w:lang w:val="en-US"/>
              </w:rPr>
              <w:lastRenderedPageBreak/>
              <w:t>hours of hobbies (p&lt;.05) and negative coping strategy (p&lt;.05) were associated with stress</w:t>
            </w:r>
          </w:p>
        </w:tc>
      </w:tr>
    </w:tbl>
    <w:p w:rsidR="0047056A" w:rsidRPr="00F81661" w:rsidRDefault="0047056A" w:rsidP="0047056A">
      <w:pPr>
        <w:spacing w:line="480" w:lineRule="auto"/>
        <w:jc w:val="both"/>
        <w:rPr>
          <w:rFonts w:ascii="Times New Roman" w:hAnsi="Times New Roman" w:cs="Times New Roman"/>
          <w:color w:val="auto"/>
          <w:sz w:val="20"/>
          <w:szCs w:val="20"/>
          <w:lang w:val="en-US"/>
        </w:rPr>
      </w:pPr>
      <w:r w:rsidRPr="00F81661">
        <w:rPr>
          <w:rFonts w:ascii="Times New Roman" w:hAnsi="Times New Roman" w:cs="Times New Roman"/>
          <w:color w:val="auto"/>
          <w:sz w:val="20"/>
          <w:szCs w:val="20"/>
          <w:lang w:val="en-US"/>
        </w:rPr>
        <w:lastRenderedPageBreak/>
        <w:t>NM: non mentioned; OR: Odds Ratio; CI: Confidence Interval</w:t>
      </w:r>
    </w:p>
    <w:p w:rsidR="0047056A" w:rsidRPr="00F81661" w:rsidRDefault="0047056A" w:rsidP="0047056A">
      <w:pPr>
        <w:spacing w:line="480" w:lineRule="auto"/>
        <w:jc w:val="both"/>
        <w:rPr>
          <w:rFonts w:ascii="Times New Roman" w:hAnsi="Times New Roman" w:cs="Times New Roman"/>
          <w:color w:val="auto"/>
          <w:sz w:val="20"/>
          <w:szCs w:val="20"/>
          <w:lang w:val="en-US"/>
        </w:rPr>
      </w:pPr>
      <w:proofErr w:type="spellStart"/>
      <w:r w:rsidRPr="00F81661">
        <w:rPr>
          <w:rFonts w:ascii="Times New Roman" w:hAnsi="Times New Roman" w:cs="Times New Roman"/>
          <w:color w:val="auto"/>
          <w:sz w:val="20"/>
          <w:szCs w:val="20"/>
          <w:vertAlign w:val="superscript"/>
          <w:lang w:val="en-US"/>
        </w:rPr>
        <w:t>a</w:t>
      </w:r>
      <w:proofErr w:type="spellEnd"/>
      <w:r w:rsidRPr="00F81661">
        <w:rPr>
          <w:rFonts w:ascii="Times New Roman" w:hAnsi="Times New Roman" w:cs="Times New Roman"/>
          <w:color w:val="auto"/>
          <w:sz w:val="20"/>
          <w:szCs w:val="20"/>
          <w:vertAlign w:val="superscript"/>
          <w:lang w:val="en-US"/>
        </w:rPr>
        <w:t xml:space="preserve"> </w:t>
      </w:r>
      <w:r w:rsidRPr="00F81661">
        <w:rPr>
          <w:rFonts w:ascii="Times New Roman" w:hAnsi="Times New Roman" w:cs="Times New Roman"/>
          <w:color w:val="auto"/>
          <w:sz w:val="20"/>
          <w:szCs w:val="20"/>
          <w:lang w:val="en-US"/>
        </w:rPr>
        <w:t>Arrangement in publication year order.</w:t>
      </w:r>
    </w:p>
    <w:p w:rsidR="0047056A" w:rsidRPr="00F81661" w:rsidRDefault="0047056A" w:rsidP="0047056A">
      <w:pPr>
        <w:spacing w:line="480" w:lineRule="auto"/>
        <w:jc w:val="both"/>
        <w:rPr>
          <w:rFonts w:ascii="Times New Roman" w:hAnsi="Times New Roman" w:cs="Times New Roman"/>
          <w:color w:val="auto"/>
          <w:sz w:val="20"/>
          <w:szCs w:val="20"/>
          <w:lang w:val="en-US"/>
        </w:rPr>
      </w:pPr>
      <w:r w:rsidRPr="00F81661">
        <w:rPr>
          <w:rFonts w:ascii="Times New Roman" w:hAnsi="Times New Roman" w:cs="Times New Roman"/>
          <w:color w:val="auto"/>
          <w:sz w:val="20"/>
          <w:szCs w:val="20"/>
          <w:vertAlign w:val="superscript"/>
          <w:lang w:val="en-US"/>
        </w:rPr>
        <w:t>b</w:t>
      </w:r>
      <w:r w:rsidRPr="00F81661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Demographic characteristics: gender, age, marital status, children, educational level. Job characteristics: years of experience, rank, working hours, shift work, job satisfaction, workload, salary, work environment, support from colleagues/superiors, operational and organizational factors. Lifestyle factors: sleep duration, physical activity, smoking, alcohol, work-family conflict, health state. Demographic characteristics, job characteristics and lifestyle factors were self-reported in all studies.</w:t>
      </w:r>
    </w:p>
    <w:p w:rsidR="008878F0" w:rsidRDefault="0047056A" w:rsidP="0047056A">
      <w:pPr>
        <w:spacing w:line="480" w:lineRule="auto"/>
        <w:jc w:val="both"/>
      </w:pPr>
      <w:r w:rsidRPr="00F81661">
        <w:rPr>
          <w:rFonts w:ascii="Times New Roman" w:hAnsi="Times New Roman" w:cs="Times New Roman"/>
          <w:color w:val="auto"/>
          <w:sz w:val="20"/>
          <w:szCs w:val="20"/>
          <w:vertAlign w:val="superscript"/>
          <w:lang w:val="en-US"/>
        </w:rPr>
        <w:t>c</w:t>
      </w:r>
      <w:r w:rsidRPr="00F81661">
        <w:rPr>
          <w:rFonts w:ascii="Times New Roman" w:hAnsi="Times New Roman" w:cs="Times New Roman"/>
          <w:color w:val="auto"/>
          <w:sz w:val="20"/>
          <w:szCs w:val="20"/>
          <w:lang w:val="en-US"/>
        </w:rPr>
        <w:t xml:space="preserve"> Univariate analysis does not eliminate confounders, while multivariate analysis eliminates confounders, decreasing so the systematic bias.</w:t>
      </w:r>
    </w:p>
    <w:sectPr w:rsidR="008878F0" w:rsidSect="0047056A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OT46dcae81">
    <w:altName w:val="Times New Roman"/>
    <w:panose1 w:val="00000000000000000000"/>
    <w:charset w:val="00"/>
    <w:family w:val="roman"/>
    <w:notTrueType/>
    <w:pitch w:val="default"/>
  </w:font>
  <w:font w:name="HlnpvbAdvTT3713a231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056A"/>
    <w:rsid w:val="0047056A"/>
    <w:rsid w:val="008878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6AA5D9E-9F51-4886-B6A7-BDD9AB5F9B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7056A"/>
    <w:pPr>
      <w:widowControl w:val="0"/>
      <w:spacing w:after="0" w:line="240" w:lineRule="auto"/>
    </w:pPr>
    <w:rPr>
      <w:rFonts w:ascii="Arial Unicode MS" w:hAnsi="Arial Unicode MS" w:cs="Arial Unicode MS"/>
      <w:color w:val="000000"/>
      <w:sz w:val="24"/>
      <w:szCs w:val="24"/>
      <w:lang w:val="el-GR" w:eastAsia="el-GR" w:bidi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7056A"/>
    <w:pPr>
      <w:spacing w:after="0" w:line="240" w:lineRule="auto"/>
    </w:pPr>
    <w:rPr>
      <w:rFonts w:ascii="Times New Roman" w:hAnsi="Times New Roman" w:cs="Arial Unicode MS"/>
      <w:color w:val="000000"/>
      <w:sz w:val="24"/>
      <w:szCs w:val="24"/>
      <w:lang w:val="el-G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2864</Words>
  <Characters>15756</Characters>
  <Application>Microsoft Office Word</Application>
  <DocSecurity>0</DocSecurity>
  <Lines>131</Lines>
  <Paragraphs>37</Paragraphs>
  <ScaleCrop>false</ScaleCrop>
  <Company>Monique Mulder</Company>
  <LinksUpToDate>false</LinksUpToDate>
  <CharactersWithSpaces>185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xana Scherbeijn</dc:creator>
  <cp:keywords/>
  <dc:description/>
  <cp:lastModifiedBy>Axana Scherbeijn</cp:lastModifiedBy>
  <cp:revision>1</cp:revision>
  <dcterms:created xsi:type="dcterms:W3CDTF">2021-03-16T14:02:00Z</dcterms:created>
  <dcterms:modified xsi:type="dcterms:W3CDTF">2021-03-16T14:03:00Z</dcterms:modified>
</cp:coreProperties>
</file>